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7BD7493" w14:textId="77777777" w:rsidR="00C90494" w:rsidRPr="00477237" w:rsidRDefault="00C90494" w:rsidP="00C90494">
      <w:pPr>
        <w:tabs>
          <w:tab w:val="left" w:pos="233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477237">
        <w:rPr>
          <w:rFonts w:ascii="Times New Roman" w:hAnsi="Times New Roman" w:cs="Times New Roman"/>
          <w:b/>
          <w:bCs/>
          <w:sz w:val="24"/>
          <w:szCs w:val="24"/>
        </w:rPr>
        <w:t>AFTAR PUSTAKA</w:t>
      </w:r>
    </w:p>
    <w:p w14:paraId="3A2E2F34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76E35">
        <w:rPr>
          <w:rFonts w:ascii="Times New Roman" w:hAnsi="Times New Roman" w:cs="Times New Roman"/>
          <w:noProof/>
          <w:sz w:val="24"/>
          <w:szCs w:val="24"/>
        </w:rPr>
        <w:t>Apriliansyah, A., Sury</w:t>
      </w:r>
      <w:r>
        <w:rPr>
          <w:rFonts w:ascii="Times New Roman" w:hAnsi="Times New Roman" w:cs="Times New Roman"/>
          <w:noProof/>
          <w:sz w:val="24"/>
          <w:szCs w:val="24"/>
        </w:rPr>
        <w:t>h</w:t>
      </w: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awan, A., &amp; Supardi. (2020)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Rancang Bangun Mesin Uji Tarik Dan Uji Bending Untuk Pengujian Bahan Komposit Polimer</w:t>
      </w: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E76E35">
        <w:rPr>
          <w:rFonts w:ascii="Times New Roman" w:hAnsi="Times New Roman" w:cs="Times New Roman"/>
          <w:noProof/>
          <w:sz w:val="24"/>
          <w:szCs w:val="24"/>
        </w:rPr>
        <w:t>(1), 1–10.</w:t>
      </w:r>
    </w:p>
    <w:p w14:paraId="18D5BBC7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Apriliyanto, Praba, Mahendra, &amp; Arya. (2014). Analisis variabel proses produk pengecoran logam menggunakan cetakan sand casting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Jurnal Teknik Mesin</w:t>
      </w: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02</w:t>
      </w:r>
      <w:r w:rsidRPr="00E76E35">
        <w:rPr>
          <w:rFonts w:ascii="Times New Roman" w:hAnsi="Times New Roman" w:cs="Times New Roman"/>
          <w:noProof/>
          <w:sz w:val="24"/>
          <w:szCs w:val="24"/>
        </w:rPr>
        <w:t>(02), 70–78.</w:t>
      </w:r>
    </w:p>
    <w:p w14:paraId="5A918B9F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Dieter, G. E. (1961)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Mechanical Metallurgy</w:t>
      </w:r>
      <w:r w:rsidRPr="00E76E3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CA633CC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Fahri, M. (2022)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Efektifitas Cetakan Pasir Terhadap Kualitas Produk Pulley Berbahan Alumunium Daur Ulang</w:t>
      </w: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E76E35">
        <w:rPr>
          <w:rFonts w:ascii="Times New Roman" w:hAnsi="Times New Roman" w:cs="Times New Roman"/>
          <w:noProof/>
          <w:sz w:val="24"/>
          <w:szCs w:val="24"/>
        </w:rPr>
        <w:t>, 720–729.</w:t>
      </w:r>
    </w:p>
    <w:p w14:paraId="2F1DD534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Mahmudi, H. (2021)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Analisa Perhitungan Pulley dan V-Belt Pada Sistem Transmisi Mesin Pencacah</w:t>
      </w:r>
      <w:r w:rsidRPr="00E76E3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688F94B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Prihartono, J., Nurdiansyah, I., &amp; Rockwell, M. (2022)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PERANCANGAN ALAT UJI KEKERASAN METODE BRINELL DAN ROCKWELL BERDASARKAN VDI 2221</w:t>
      </w: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E76E35">
        <w:rPr>
          <w:rFonts w:ascii="Times New Roman" w:hAnsi="Times New Roman" w:cs="Times New Roman"/>
          <w:noProof/>
          <w:sz w:val="24"/>
          <w:szCs w:val="24"/>
        </w:rPr>
        <w:t>(1), 35–40.</w:t>
      </w:r>
    </w:p>
    <w:p w14:paraId="6FD07E12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Siswanto, R. (2014)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TEMPERATUR DAN WAKTU PELEBURAN TERHADAP KOMPOSISI AL DAN MG MENGGUNAKAN METODE PENGECORAN TUANG</w:t>
      </w:r>
      <w:r w:rsidRPr="00E76E35">
        <w:rPr>
          <w:rFonts w:ascii="Times New Roman" w:hAnsi="Times New Roman" w:cs="Times New Roman"/>
          <w:noProof/>
          <w:sz w:val="24"/>
          <w:szCs w:val="24"/>
        </w:rPr>
        <w:t>. 1–6.</w:t>
      </w:r>
    </w:p>
    <w:p w14:paraId="2C8171D9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Sudaryanto, Santoso, Utomo, &amp; Satrio. (2021)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PENGECORAN PULLEY B3 x 6 INCH DAN ANALISIS CACAT DALAM PENGECORAN</w:t>
      </w:r>
      <w:r w:rsidRPr="00E76E3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CF96EAA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Sudjana, H. (2008)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Teknik Pengecoran Jilid 2 untuk SMK</w:t>
      </w:r>
      <w:r w:rsidRPr="00E76E3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81771FD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Suharno, Harjanto, B., &amp; Khoirrudin, S. (2013). PENGARUH VARIASI JUMLAH SALURAN MASUK TERHADAP STRUKTUR MIKRO, KEKERASAN, DAN KETANGGUHAN PENGECORAN PULLEY PADUAN ALUMINIUM Al-Si MENGGUNAKAN CETAKAN PASIR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E76E35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14:paraId="067C9EB3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Surdia, Tata, Saito, &amp; Shinroku. (1985)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Pengetahuan Bahan Teknik</w:t>
      </w:r>
      <w:r w:rsidRPr="00E76E3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5E0FDCF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Suzen, Z. S. (2021)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Pengaruh Geometri Infill terhadap Kekuatan Tarik Spesimen Uji Tarik ASTM D638 Type IV Menggunakan Filamen PLA + Sugoi</w:t>
      </w: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E76E35">
        <w:rPr>
          <w:rFonts w:ascii="Times New Roman" w:hAnsi="Times New Roman" w:cs="Times New Roman"/>
          <w:noProof/>
          <w:sz w:val="24"/>
          <w:szCs w:val="24"/>
        </w:rPr>
        <w:t>(2), 140–147.</w:t>
      </w:r>
    </w:p>
    <w:p w14:paraId="5375E4A9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Syari, Z. (2018)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ANALISA KEKUATAN TARIK PADUAN ALUMINIUM DENGAN MAGNESIUM PADA DUDUKAN SHOCKBREAKER UKURAN 70 X 30 X 30 mm Zamah Syari</w:t>
      </w:r>
      <w:r w:rsidRPr="00E76E3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CD207FA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Weisdiyanti, N., Santoso, K., &amp; Syavira, R. (2019)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DESIGN OF A PINEAPPLE LEAF FIBER</w:t>
      </w: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E76E35">
        <w:rPr>
          <w:rFonts w:ascii="Times New Roman" w:hAnsi="Times New Roman" w:cs="Times New Roman"/>
          <w:noProof/>
          <w:sz w:val="24"/>
          <w:szCs w:val="24"/>
        </w:rPr>
        <w:t>(1), 18–23.</w:t>
      </w:r>
    </w:p>
    <w:p w14:paraId="5088E0D4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Wisnujati, A., Yusuf, M., &amp; Hudiatma, A. (2022)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KARAKTERISASI PENGECORAN POROS BERULIR (SCREW) DENGAN VARIABEL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PADUAN UN- SUR TITANIUM BORON DAN MAGNESIUM</w:t>
      </w:r>
      <w:r w:rsidRPr="00E76E3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76E35">
        <w:rPr>
          <w:rFonts w:ascii="Times New Roman" w:hAnsi="Times New Roman" w:cs="Times New Roman"/>
          <w:i/>
          <w:iCs/>
          <w:noProof/>
          <w:sz w:val="24"/>
          <w:szCs w:val="24"/>
        </w:rPr>
        <w:t>March 2021</w:t>
      </w:r>
      <w:r w:rsidRPr="00E76E35">
        <w:rPr>
          <w:rFonts w:ascii="Times New Roman" w:hAnsi="Times New Roman" w:cs="Times New Roman"/>
          <w:noProof/>
          <w:sz w:val="24"/>
          <w:szCs w:val="24"/>
        </w:rPr>
        <w:t>, 29–36.</w:t>
      </w:r>
    </w:p>
    <w:p w14:paraId="2E260B25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4865406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0522BE5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B6AAF21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6CD7502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30E9668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1ACF4F6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33E71C2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D9F0B00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975CBA8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712988A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F72BBEC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FA04C1C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394C647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D879897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5F5AA01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C87B756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D914950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9B671A1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7321928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7FC1468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CA7C3CD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B0F9080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F275040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23E613F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E2577FD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E791766" w14:textId="77777777" w:rsidR="00C90494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68392E1" w14:textId="77777777" w:rsidR="00C90494" w:rsidRPr="00E76E35" w:rsidRDefault="00C90494" w:rsidP="00C904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14:paraId="00A667BB" w14:textId="77777777" w:rsidR="00C90494" w:rsidRDefault="00C90494" w:rsidP="00C9049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  <w:sectPr w:rsidR="00C90494" w:rsidSect="00C90494">
          <w:headerReference w:type="default" r:id="rId7"/>
          <w:footerReference w:type="first" r:id="rId8"/>
          <w:pgSz w:w="11906" w:h="16838" w:code="9"/>
          <w:pgMar w:top="2268" w:right="1701" w:bottom="1701" w:left="2268" w:header="708" w:footer="708" w:gutter="0"/>
          <w:pgNumType w:start="85"/>
          <w:cols w:space="708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0AE627EF" w14:textId="77777777" w:rsidR="00C90494" w:rsidRDefault="00C90494" w:rsidP="00C9049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52B46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</w:p>
    <w:p w14:paraId="3A96BBBD" w14:textId="77777777" w:rsidR="00C90494" w:rsidRDefault="00C90494" w:rsidP="00C9049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 1 Bahan-Bahan Pembuatan Pulley</w:t>
      </w:r>
    </w:p>
    <w:p w14:paraId="43AD24AE" w14:textId="77777777" w:rsidR="00C90494" w:rsidRDefault="00C90494" w:rsidP="00C90494">
      <w:pPr>
        <w:spacing w:line="36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C0B4B0C" wp14:editId="484AE439">
                <wp:simplePos x="0" y="0"/>
                <wp:positionH relativeFrom="column">
                  <wp:posOffset>2208810</wp:posOffset>
                </wp:positionH>
                <wp:positionV relativeFrom="paragraph">
                  <wp:posOffset>2815004</wp:posOffset>
                </wp:positionV>
                <wp:extent cx="2089785" cy="308759"/>
                <wp:effectExtent l="0" t="0" r="0" b="0"/>
                <wp:wrapNone/>
                <wp:docPr id="42" name="Text Box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233C2C3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Magnesiu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type w14:anchorId="2C0B4B0C" id="_x0000_t202" coordsize="21600,21600" o:spt="202" path="m,l,21600r21600,l21600,xe">
                <v:stroke joinstyle="miter"/>
                <v:path gradientshapeok="t" o:connecttype="rect"/>
              </v:shapetype>
              <v:shape id="Text Box 42" o:spid="_x0000_s1026" type="#_x0000_t202" style="position:absolute;left:0;text-align:left;margin-left:173.9pt;margin-top:221.65pt;width:164.55pt;height:24.3pt;z-index:2516602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" filled="f" stroked="f">
                <v:textbox>
                  <w:txbxContent>
                    <w:p w14:paraId="0233C2C3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Magnesiu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C2248E1" wp14:editId="4A52C856">
                <wp:simplePos x="0" y="0"/>
                <wp:positionH relativeFrom="column">
                  <wp:posOffset>-3266</wp:posOffset>
                </wp:positionH>
                <wp:positionV relativeFrom="paragraph">
                  <wp:posOffset>2818476</wp:posOffset>
                </wp:positionV>
                <wp:extent cx="2089785" cy="308759"/>
                <wp:effectExtent l="0" t="0" r="0" b="0"/>
                <wp:wrapNone/>
                <wp:docPr id="29" name="Text Box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1784041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BD322A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Alumunium Limbah Pist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7C2248E1" id="Text Box 29" o:spid="_x0000_s1027" type="#_x0000_t202" style="position:absolute;left:0;text-align:left;margin-left:-.25pt;margin-top:221.95pt;width:164.55pt;height:24.3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" filled="f" stroked="f">
                <v:textbox>
                  <w:txbxContent>
                    <w:p w14:paraId="61784041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 w:rsidRPr="00BD322A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Alumunium Limbah Pisto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64DC7AF5" wp14:editId="79660289">
            <wp:extent cx="2090057" cy="2814130"/>
            <wp:effectExtent l="0" t="0" r="5715" b="5715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081" r="12649"/>
                    <a:stretch/>
                  </pic:blipFill>
                  <pic:spPr bwMode="auto">
                    <a:xfrm>
                      <a:off x="0" y="0"/>
                      <a:ext cx="2095463" cy="28214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   </w: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597C336F" wp14:editId="0CCE184C">
            <wp:extent cx="2828367" cy="2016431"/>
            <wp:effectExtent l="6032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434" r="10663"/>
                    <a:stretch/>
                  </pic:blipFill>
                  <pic:spPr bwMode="auto">
                    <a:xfrm rot="5400000">
                      <a:off x="0" y="0"/>
                      <a:ext cx="2856283" cy="20363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64EF4A" w14:textId="77777777" w:rsidR="00C90494" w:rsidRDefault="00C90494" w:rsidP="00C9049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F3CE00C" w14:textId="77777777" w:rsidR="00C90494" w:rsidRDefault="00C90494" w:rsidP="00C9049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Lampiran 2 Penimbangan Bahan</w:t>
      </w:r>
    </w:p>
    <w:p w14:paraId="2D6BF0FF" w14:textId="77777777" w:rsidR="00C90494" w:rsidRDefault="00C90494" w:rsidP="00C90494">
      <w:pPr>
        <w:spacing w:line="36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5986CF75" wp14:editId="23D1B005">
                <wp:simplePos x="0" y="0"/>
                <wp:positionH relativeFrom="column">
                  <wp:posOffset>2265590</wp:posOffset>
                </wp:positionH>
                <wp:positionV relativeFrom="paragraph">
                  <wp:posOffset>3133716</wp:posOffset>
                </wp:positionV>
                <wp:extent cx="2089785" cy="308759"/>
                <wp:effectExtent l="0" t="0" r="0" b="0"/>
                <wp:wrapNone/>
                <wp:docPr id="61" name="Text Box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CB1DFF0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Magnesium Berat 10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5986CF75" id="Text Box 61" o:spid="_x0000_s1028" type="#_x0000_t202" style="position:absolute;left:0;text-align:left;margin-left:178.4pt;margin-top:246.75pt;width:164.55pt;height:24.3pt;z-index:2516623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" filled="f" stroked="f">
                <v:textbox>
                  <w:txbxContent>
                    <w:p w14:paraId="5CB1DFF0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Magnesium Berat 10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E5A749A" wp14:editId="2F38080C">
                <wp:simplePos x="0" y="0"/>
                <wp:positionH relativeFrom="column">
                  <wp:posOffset>-726</wp:posOffset>
                </wp:positionH>
                <wp:positionV relativeFrom="paragraph">
                  <wp:posOffset>3135812</wp:posOffset>
                </wp:positionV>
                <wp:extent cx="2089785" cy="308759"/>
                <wp:effectExtent l="0" t="0" r="0" b="0"/>
                <wp:wrapNone/>
                <wp:docPr id="60" name="Text Box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8C1182F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Magnesium Berat 5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3E5A749A" id="Text Box 60" o:spid="_x0000_s1029" type="#_x0000_t202" style="position:absolute;left:0;text-align:left;margin-left:-.05pt;margin-top:246.9pt;width:164.55pt;height:24.3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" filled="f" stroked="f">
                <v:textbox>
                  <w:txbxContent>
                    <w:p w14:paraId="38C1182F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Magnesium Berat 5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13996E82" wp14:editId="003122E9">
            <wp:extent cx="3128585" cy="2088914"/>
            <wp:effectExtent l="5397" t="0" r="1588" b="1587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Picture 43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5751"/>
                    <a:stretch/>
                  </pic:blipFill>
                  <pic:spPr bwMode="auto">
                    <a:xfrm rot="5400000">
                      <a:off x="0" y="0"/>
                      <a:ext cx="3148237" cy="21020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   </w: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7814E22A" wp14:editId="543554D4">
            <wp:extent cx="3124682" cy="2100310"/>
            <wp:effectExtent l="0" t="2223" r="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Picture 46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 flipV="1">
                      <a:off x="0" y="0"/>
                      <a:ext cx="3185198" cy="21409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0928CD" w14:textId="77777777" w:rsidR="00C90494" w:rsidRDefault="00C90494" w:rsidP="00C9049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76F02DB" w14:textId="77777777" w:rsidR="00C90494" w:rsidRDefault="00C90494" w:rsidP="00C9049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3 Proses Pembuatan Spesimen</w:t>
      </w:r>
    </w:p>
    <w:p w14:paraId="78CD8936" w14:textId="77777777" w:rsidR="00C90494" w:rsidRDefault="00C90494" w:rsidP="00C90494">
      <w:pPr>
        <w:spacing w:line="36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D041CB7" wp14:editId="41CE47D6">
                <wp:simplePos x="0" y="0"/>
                <wp:positionH relativeFrom="column">
                  <wp:posOffset>2097784</wp:posOffset>
                </wp:positionH>
                <wp:positionV relativeFrom="paragraph">
                  <wp:posOffset>2938410</wp:posOffset>
                </wp:positionV>
                <wp:extent cx="2507251" cy="308759"/>
                <wp:effectExtent l="0" t="0" r="0" b="0"/>
                <wp:wrapNone/>
                <wp:docPr id="71" name="Text Box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07251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6C05A9A2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Memasukan Magnesiu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1D041CB7" id="Text Box 71" o:spid="_x0000_s1030" type="#_x0000_t202" style="position:absolute;left:0;text-align:left;margin-left:165.2pt;margin-top:231.35pt;width:197.4pt;height:24.3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" filled="f" stroked="f">
                <v:textbox>
                  <w:txbxContent>
                    <w:p w14:paraId="6C05A9A2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Memasukan Magnesiu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1A6AECA" wp14:editId="128C5141">
                <wp:simplePos x="0" y="0"/>
                <wp:positionH relativeFrom="column">
                  <wp:posOffset>1242</wp:posOffset>
                </wp:positionH>
                <wp:positionV relativeFrom="paragraph">
                  <wp:posOffset>2945405</wp:posOffset>
                </wp:positionV>
                <wp:extent cx="2089785" cy="308759"/>
                <wp:effectExtent l="0" t="0" r="0" b="0"/>
                <wp:wrapNone/>
                <wp:docPr id="70" name="Text Box 7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14325415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Peleburan Limbah Pist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21A6AECA" id="Text Box 70" o:spid="_x0000_s1031" type="#_x0000_t202" style="position:absolute;left:0;text-align:left;margin-left:.1pt;margin-top:231.9pt;width:164.55pt;height:24.3pt;z-index:2516633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" filled="f" stroked="f">
                <v:textbox>
                  <w:txbxContent>
                    <w:p w14:paraId="14325415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Peleburan Limbah Pisto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2C15E43C" wp14:editId="5EE19F6C">
            <wp:extent cx="2955107" cy="2115391"/>
            <wp:effectExtent l="635" t="0" r="0" b="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Picture 67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974531" cy="212929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      </w: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10ADD2F8" wp14:editId="77833AAC">
            <wp:extent cx="2957244" cy="2086826"/>
            <wp:effectExtent l="0" t="2857" r="0" b="0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" name="Picture 6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974962" cy="20993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015CDFD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5F8C0FA4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1B40F148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006EDCBD" wp14:editId="3816E2B4">
                <wp:simplePos x="0" y="0"/>
                <wp:positionH relativeFrom="column">
                  <wp:posOffset>2394528</wp:posOffset>
                </wp:positionH>
                <wp:positionV relativeFrom="paragraph">
                  <wp:posOffset>2934752</wp:posOffset>
                </wp:positionV>
                <wp:extent cx="2089785" cy="308759"/>
                <wp:effectExtent l="0" t="0" r="0" b="0"/>
                <wp:wrapNone/>
                <wp:docPr id="76" name="Text Box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79DE42FC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Penuangan Hasil Pelebur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006EDCBD" id="Text Box 76" o:spid="_x0000_s1032" type="#_x0000_t202" style="position:absolute;margin-left:188.55pt;margin-top:231.1pt;width:164.55pt;height:24.3pt;z-index:25166643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" filled="f" stroked="f">
                <v:textbox>
                  <w:txbxContent>
                    <w:p w14:paraId="79DE42FC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Penuangan Hasil Pelebura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6103D507" wp14:editId="6B105757">
                <wp:simplePos x="0" y="0"/>
                <wp:positionH relativeFrom="column">
                  <wp:posOffset>5279</wp:posOffset>
                </wp:positionH>
                <wp:positionV relativeFrom="paragraph">
                  <wp:posOffset>2968341</wp:posOffset>
                </wp:positionV>
                <wp:extent cx="2089785" cy="308759"/>
                <wp:effectExtent l="0" t="0" r="0" b="0"/>
                <wp:wrapNone/>
                <wp:docPr id="75" name="Text Box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0A499A9B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Pembuatan Cetak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6103D507" id="Text Box 75" o:spid="_x0000_s1033" type="#_x0000_t202" style="position:absolute;margin-left:.4pt;margin-top:233.75pt;width:164.55pt;height:24.3pt;z-index:2516654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" filled="f" stroked="f">
                <v:textbox>
                  <w:txbxContent>
                    <w:p w14:paraId="0A499A9B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Pembuatan Cetaka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6CF390B9" wp14:editId="57040D9B">
            <wp:extent cx="2089785" cy="2957816"/>
            <wp:effectExtent l="0" t="0" r="5715" b="0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Picture 72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102" b="9731"/>
                    <a:stretch/>
                  </pic:blipFill>
                  <pic:spPr bwMode="auto">
                    <a:xfrm>
                      <a:off x="0" y="0"/>
                      <a:ext cx="2112804" cy="29903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t xml:space="preserve">        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518ACBA6" wp14:editId="54B37F10">
            <wp:extent cx="1983641" cy="2944191"/>
            <wp:effectExtent l="0" t="0" r="0" b="8890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Picture 73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135" b="9248"/>
                    <a:stretch/>
                  </pic:blipFill>
                  <pic:spPr bwMode="auto">
                    <a:xfrm>
                      <a:off x="0" y="0"/>
                      <a:ext cx="2003262" cy="29733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5750B15" w14:textId="77777777" w:rsidR="00C90494" w:rsidRPr="00F23854" w:rsidRDefault="00C90494" w:rsidP="00C90494">
      <w:pPr>
        <w:rPr>
          <w:rFonts w:ascii="Times New Roman" w:hAnsi="Times New Roman" w:cs="Times New Roman"/>
          <w:sz w:val="24"/>
          <w:szCs w:val="24"/>
        </w:rPr>
      </w:pPr>
    </w:p>
    <w:p w14:paraId="1636F9C0" w14:textId="77777777" w:rsidR="00C90494" w:rsidRPr="00F23854" w:rsidRDefault="00C90494" w:rsidP="00C90494">
      <w:pPr>
        <w:rPr>
          <w:rFonts w:ascii="Times New Roman" w:hAnsi="Times New Roman" w:cs="Times New Roman"/>
          <w:sz w:val="24"/>
          <w:szCs w:val="24"/>
        </w:rPr>
      </w:pPr>
    </w:p>
    <w:p w14:paraId="5617FB69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7114E1FA" w14:textId="77777777" w:rsidR="00C90494" w:rsidRDefault="00C90494" w:rsidP="00C90494">
      <w:pPr>
        <w:rPr>
          <w:rFonts w:ascii="Times New Roman" w:hAnsi="Times New Roman" w:cs="Times New Roman"/>
          <w:sz w:val="24"/>
          <w:szCs w:val="24"/>
        </w:rPr>
      </w:pPr>
    </w:p>
    <w:p w14:paraId="492E372B" w14:textId="77777777" w:rsidR="00C90494" w:rsidRDefault="00C90494" w:rsidP="00C90494">
      <w:pPr>
        <w:spacing w:line="36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051E67E7" wp14:editId="7A84A949">
                <wp:simplePos x="0" y="0"/>
                <wp:positionH relativeFrom="column">
                  <wp:posOffset>2234224</wp:posOffset>
                </wp:positionH>
                <wp:positionV relativeFrom="paragraph">
                  <wp:posOffset>3050293</wp:posOffset>
                </wp:positionV>
                <wp:extent cx="2507251" cy="308759"/>
                <wp:effectExtent l="0" t="0" r="0" b="0"/>
                <wp:wrapNone/>
                <wp:docPr id="77" name="Text Box 7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07251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1DC5097A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Spesimen Uj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051E67E7" id="Text Box 77" o:spid="_x0000_s1034" type="#_x0000_t202" style="position:absolute;left:0;text-align:left;margin-left:175.9pt;margin-top:240.2pt;width:197.4pt;height:24.3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" filled="f" stroked="f">
                <v:textbox>
                  <w:txbxContent>
                    <w:p w14:paraId="1DC5097A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Spesimen Uji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E5F4157" wp14:editId="375A8F22">
                <wp:simplePos x="0" y="0"/>
                <wp:positionH relativeFrom="column">
                  <wp:posOffset>1242</wp:posOffset>
                </wp:positionH>
                <wp:positionV relativeFrom="paragraph">
                  <wp:posOffset>3094943</wp:posOffset>
                </wp:positionV>
                <wp:extent cx="2089785" cy="308759"/>
                <wp:effectExtent l="0" t="0" r="0" b="0"/>
                <wp:wrapNone/>
                <wp:docPr id="78" name="Text Box 7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1FEA628C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Hasil Pengecor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4E5F4157" id="Text Box 78" o:spid="_x0000_s1035" type="#_x0000_t202" style="position:absolute;left:0;text-align:left;margin-left:.1pt;margin-top:243.7pt;width:164.55pt;height:24.3pt;z-index:2516674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" filled="f" stroked="f">
                <v:textbox>
                  <w:txbxContent>
                    <w:p w14:paraId="1FEA628C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Hasil Pengecora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2831CDBD" wp14:editId="19AEA2F4">
            <wp:extent cx="3053724" cy="2154245"/>
            <wp:effectExtent l="0" t="7302" r="6032" b="6033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" name="Picture 8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3065643" cy="216265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      </w: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5BAE3591" wp14:editId="4549EE17">
            <wp:extent cx="3022098" cy="2168529"/>
            <wp:effectExtent l="7620" t="0" r="0" b="0"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" name="Picture 82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3028643" cy="21732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D075680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6D8E12DC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7E76821F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t>Lampiran 4 Spesimen Yang Akan Diuji</w:t>
      </w:r>
    </w:p>
    <w:p w14:paraId="236AD760" w14:textId="77777777" w:rsidR="00C90494" w:rsidRPr="00E47F26" w:rsidRDefault="00C90494" w:rsidP="00C904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403FD035" wp14:editId="6B2351A6">
                <wp:simplePos x="0" y="0"/>
                <wp:positionH relativeFrom="column">
                  <wp:posOffset>2734841</wp:posOffset>
                </wp:positionH>
                <wp:positionV relativeFrom="paragraph">
                  <wp:posOffset>2959735</wp:posOffset>
                </wp:positionV>
                <wp:extent cx="2089785" cy="308759"/>
                <wp:effectExtent l="0" t="0" r="0" b="0"/>
                <wp:wrapNone/>
                <wp:docPr id="79" name="Text Box 7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2FBB63B2" w14:textId="77777777" w:rsidR="00C90494" w:rsidRPr="00BD322A" w:rsidRDefault="00C90494" w:rsidP="00C90494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Spesimen Uji Tari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403FD035" id="Text Box 79" o:spid="_x0000_s1036" type="#_x0000_t202" style="position:absolute;margin-left:215.35pt;margin-top:233.05pt;width:164.55pt;height:24.3pt;z-index:25167052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" filled="f" stroked="f">
                <v:textbox>
                  <w:txbxContent>
                    <w:p w14:paraId="2FBB63B2" w14:textId="77777777" w:rsidR="00C90494" w:rsidRPr="00BD322A" w:rsidRDefault="00C90494" w:rsidP="00C90494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Spesimen Uji Tarik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50049B0" wp14:editId="3717AC7F">
                <wp:simplePos x="0" y="0"/>
                <wp:positionH relativeFrom="column">
                  <wp:posOffset>6350</wp:posOffset>
                </wp:positionH>
                <wp:positionV relativeFrom="paragraph">
                  <wp:posOffset>2955925</wp:posOffset>
                </wp:positionV>
                <wp:extent cx="2089785" cy="308610"/>
                <wp:effectExtent l="0" t="0" r="0" b="0"/>
                <wp:wrapNone/>
                <wp:docPr id="80" name="Text Box 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61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05D6CCB2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Spesimen Uji Kekeras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450049B0" id="Text Box 80" o:spid="_x0000_s1037" type="#_x0000_t202" style="position:absolute;margin-left:.5pt;margin-top:232.75pt;width:164.55pt;height:24.3pt;z-index:2516695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" filled="f" stroked="f">
                <v:textbox>
                  <w:txbxContent>
                    <w:p w14:paraId="05D6CCB2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Spesimen Uji Kekerasa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22414986" wp14:editId="3DAE54CC">
            <wp:extent cx="2114488" cy="2992780"/>
            <wp:effectExtent l="0" t="0" r="635" b="0"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" name="Picture 8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505" r="2350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14488" cy="2992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t xml:space="preserve">         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63F7FC03" wp14:editId="3B8BDA21">
            <wp:extent cx="2954429" cy="2215915"/>
            <wp:effectExtent l="7302" t="0" r="6033" b="6032"/>
            <wp:docPr id="85" name="Picture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" name="Picture 85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2984749" cy="22386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D537F2" w14:textId="77777777" w:rsidR="00C90494" w:rsidRDefault="00C90494" w:rsidP="00C90494">
      <w:pPr>
        <w:rPr>
          <w:rFonts w:ascii="Times New Roman" w:hAnsi="Times New Roman" w:cs="Times New Roman"/>
          <w:sz w:val="24"/>
          <w:szCs w:val="24"/>
        </w:rPr>
      </w:pPr>
    </w:p>
    <w:p w14:paraId="12D00FFD" w14:textId="77777777" w:rsidR="00C90494" w:rsidRDefault="00C90494" w:rsidP="00C90494">
      <w:pPr>
        <w:rPr>
          <w:rFonts w:ascii="Times New Roman" w:hAnsi="Times New Roman" w:cs="Times New Roman"/>
          <w:sz w:val="24"/>
          <w:szCs w:val="24"/>
        </w:rPr>
      </w:pPr>
    </w:p>
    <w:p w14:paraId="530224EA" w14:textId="77777777" w:rsidR="00C90494" w:rsidRDefault="00C90494" w:rsidP="00C90494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5 Pengujian Tarik</w:t>
      </w:r>
    </w:p>
    <w:p w14:paraId="144F1434" w14:textId="77777777" w:rsidR="00C90494" w:rsidRDefault="00C90494" w:rsidP="00C90494">
      <w:pPr>
        <w:spacing w:line="36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7F3BF20F" wp14:editId="39C233FE">
                <wp:simplePos x="0" y="0"/>
                <wp:positionH relativeFrom="column">
                  <wp:posOffset>2424354</wp:posOffset>
                </wp:positionH>
                <wp:positionV relativeFrom="paragraph">
                  <wp:posOffset>2938145</wp:posOffset>
                </wp:positionV>
                <wp:extent cx="2507251" cy="308759"/>
                <wp:effectExtent l="0" t="0" r="0" b="0"/>
                <wp:wrapNone/>
                <wp:docPr id="86" name="Text Box 8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07251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2CBA5B95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Spesimen Tarik Sebelum Diuj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7F3BF20F" id="Text Box 86" o:spid="_x0000_s1038" type="#_x0000_t202" style="position:absolute;left:0;text-align:left;margin-left:190.9pt;margin-top:231.35pt;width:197.4pt;height:24.3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" filled="f" stroked="f">
                <v:textbox>
                  <w:txbxContent>
                    <w:p w14:paraId="2CBA5B95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Spesimen Tarik Sebelum Diuji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6A516B91" wp14:editId="509880C7">
                <wp:simplePos x="0" y="0"/>
                <wp:positionH relativeFrom="column">
                  <wp:posOffset>1242</wp:posOffset>
                </wp:positionH>
                <wp:positionV relativeFrom="paragraph">
                  <wp:posOffset>2945405</wp:posOffset>
                </wp:positionV>
                <wp:extent cx="2089785" cy="308759"/>
                <wp:effectExtent l="0" t="0" r="0" b="0"/>
                <wp:wrapNone/>
                <wp:docPr id="87" name="Text Box 8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45EEA15F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Mesin Uji Tari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6A516B91" id="Text Box 87" o:spid="_x0000_s1039" type="#_x0000_t202" style="position:absolute;left:0;text-align:left;margin-left:.1pt;margin-top:231.9pt;width:164.55pt;height:24.3pt;z-index:2516715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" filled="f" stroked="f">
                <v:textbox>
                  <w:txbxContent>
                    <w:p w14:paraId="45EEA15F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Mesin Uji Tarik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059129BD" wp14:editId="2CFAEA2A">
            <wp:extent cx="2210540" cy="2947386"/>
            <wp:effectExtent l="0" t="0" r="0" b="5715"/>
            <wp:docPr id="90" name="Picture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" name="Picture 90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1281" cy="29617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        </w: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30F61112" wp14:editId="6AF9A1C6">
            <wp:extent cx="2208785" cy="2945049"/>
            <wp:effectExtent l="0" t="0" r="1270" b="8255"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" name="Picture 9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2432" cy="29632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C6D7A6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3F4BBD18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57A207A0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05C018A7" wp14:editId="357E6B8D">
                <wp:simplePos x="0" y="0"/>
                <wp:positionH relativeFrom="column">
                  <wp:posOffset>19685</wp:posOffset>
                </wp:positionH>
                <wp:positionV relativeFrom="paragraph">
                  <wp:posOffset>3419257</wp:posOffset>
                </wp:positionV>
                <wp:extent cx="2197289" cy="308759"/>
                <wp:effectExtent l="0" t="0" r="0" b="0"/>
                <wp:wrapNone/>
                <wp:docPr id="95" name="Text Box 9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97289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2EEA244C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Spesimen Tarik Setelah Diuj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05C018A7" id="Text Box 95" o:spid="_x0000_s1040" type="#_x0000_t202" style="position:absolute;margin-left:1.55pt;margin-top:269.25pt;width:173pt;height:24.3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" filled="f" stroked="f">
                <v:textbox>
                  <w:txbxContent>
                    <w:p w14:paraId="2EEA244C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Spesimen Tarik Setelah Diuji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4DF0D27E" wp14:editId="2AC8168C">
            <wp:extent cx="2210435" cy="3411438"/>
            <wp:effectExtent l="0" t="0" r="0" b="0"/>
            <wp:docPr id="94" name="Picture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" name="Picture 94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8148" cy="34387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E0B7105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17FBBC3D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2F712789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>Lampiran 6 Pengujian Kekerasan</w:t>
      </w:r>
    </w:p>
    <w:p w14:paraId="23066F2A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5915CC7A" wp14:editId="3452596F">
                <wp:simplePos x="0" y="0"/>
                <wp:positionH relativeFrom="column">
                  <wp:posOffset>2516780</wp:posOffset>
                </wp:positionH>
                <wp:positionV relativeFrom="paragraph">
                  <wp:posOffset>2961631</wp:posOffset>
                </wp:positionV>
                <wp:extent cx="2089785" cy="308759"/>
                <wp:effectExtent l="0" t="0" r="0" b="0"/>
                <wp:wrapNone/>
                <wp:docPr id="88" name="Text Box 8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195086DE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Proses Uji Kekeras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5915CC7A" id="Text Box 88" o:spid="_x0000_s1041" type="#_x0000_t202" style="position:absolute;margin-left:198.15pt;margin-top:233.2pt;width:164.55pt;height:24.3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" filled="f" stroked="f">
                <v:textbox>
                  <w:txbxContent>
                    <w:p w14:paraId="195086DE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Proses Uji Kekerasa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563DCD7E" wp14:editId="1C013045">
                <wp:simplePos x="0" y="0"/>
                <wp:positionH relativeFrom="column">
                  <wp:posOffset>5279</wp:posOffset>
                </wp:positionH>
                <wp:positionV relativeFrom="paragraph">
                  <wp:posOffset>2968341</wp:posOffset>
                </wp:positionV>
                <wp:extent cx="2089785" cy="308759"/>
                <wp:effectExtent l="0" t="0" r="0" b="0"/>
                <wp:wrapNone/>
                <wp:docPr id="89" name="Text Box 8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1C769762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Mesin Uji Kekeras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563DCD7E" id="Text Box 89" o:spid="_x0000_s1042" type="#_x0000_t202" style="position:absolute;margin-left:.4pt;margin-top:233.75pt;width:164.55pt;height:24.3pt;z-index:25167360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" filled="f" stroked="f">
                <v:textbox>
                  <w:txbxContent>
                    <w:p w14:paraId="1C769762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Mesin Uji Kekerasa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74A58434" wp14:editId="0CCDC77D">
            <wp:extent cx="2112804" cy="2990396"/>
            <wp:effectExtent l="0" t="0" r="1905" b="635"/>
            <wp:docPr id="92" name="Picture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" name="Picture 92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98" r="289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12804" cy="29903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t xml:space="preserve">           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4D6ABEFB" wp14:editId="132D8258">
            <wp:extent cx="2003262" cy="2973314"/>
            <wp:effectExtent l="0" t="0" r="0" b="0"/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" name="Picture 9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84" r="508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3262" cy="29733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E3612B" w14:textId="77777777" w:rsidR="00C90494" w:rsidRPr="00F23854" w:rsidRDefault="00C90494" w:rsidP="00C90494">
      <w:pPr>
        <w:rPr>
          <w:rFonts w:ascii="Times New Roman" w:hAnsi="Times New Roman" w:cs="Times New Roman"/>
          <w:sz w:val="24"/>
          <w:szCs w:val="24"/>
        </w:rPr>
      </w:pPr>
    </w:p>
    <w:p w14:paraId="56139054" w14:textId="77777777" w:rsidR="00C90494" w:rsidRDefault="00C90494" w:rsidP="00C90494">
      <w:pPr>
        <w:rPr>
          <w:rFonts w:ascii="Times New Roman" w:hAnsi="Times New Roman" w:cs="Times New Roman"/>
          <w:sz w:val="24"/>
          <w:szCs w:val="24"/>
        </w:rPr>
      </w:pPr>
    </w:p>
    <w:p w14:paraId="4794BAF6" w14:textId="77777777" w:rsidR="00C90494" w:rsidRDefault="00C90494" w:rsidP="00C904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53EE37AB" wp14:editId="74DA82D2">
                <wp:simplePos x="0" y="0"/>
                <wp:positionH relativeFrom="column">
                  <wp:posOffset>0</wp:posOffset>
                </wp:positionH>
                <wp:positionV relativeFrom="paragraph">
                  <wp:posOffset>3231951</wp:posOffset>
                </wp:positionV>
                <wp:extent cx="2089785" cy="308759"/>
                <wp:effectExtent l="0" t="0" r="0" b="0"/>
                <wp:wrapNone/>
                <wp:docPr id="96" name="Text Box 9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16DBB974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Spesimen Uji Kekeras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53EE37AB" id="Text Box 96" o:spid="_x0000_s1043" type="#_x0000_t202" style="position:absolute;margin-left:0;margin-top:254.5pt;width:164.55pt;height:24.3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" filled="f" stroked="f">
                <v:textbox>
                  <w:txbxContent>
                    <w:p w14:paraId="16DBB974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Spesimen Uji Kekerasa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7DD99B1C" wp14:editId="202085DF">
            <wp:extent cx="3237262" cy="2109051"/>
            <wp:effectExtent l="0" t="7303" r="0" b="0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" name="Picture 69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3272640" cy="21320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D53E0B" w14:textId="77777777" w:rsidR="00C90494" w:rsidRPr="00945283" w:rsidRDefault="00C90494" w:rsidP="00C90494">
      <w:pPr>
        <w:rPr>
          <w:rFonts w:ascii="Times New Roman" w:hAnsi="Times New Roman" w:cs="Times New Roman"/>
          <w:sz w:val="24"/>
          <w:szCs w:val="24"/>
        </w:rPr>
      </w:pPr>
    </w:p>
    <w:p w14:paraId="22B9FB33" w14:textId="77777777" w:rsidR="00C90494" w:rsidRDefault="00C90494" w:rsidP="00C90494">
      <w:pPr>
        <w:tabs>
          <w:tab w:val="left" w:pos="3181"/>
        </w:tabs>
        <w:rPr>
          <w:rFonts w:ascii="Times New Roman" w:hAnsi="Times New Roman" w:cs="Times New Roman"/>
          <w:sz w:val="24"/>
          <w:szCs w:val="24"/>
        </w:rPr>
      </w:pPr>
    </w:p>
    <w:p w14:paraId="53E686C7" w14:textId="77777777" w:rsidR="00C90494" w:rsidRDefault="00C90494" w:rsidP="00C90494">
      <w:pPr>
        <w:tabs>
          <w:tab w:val="left" w:pos="3181"/>
        </w:tabs>
        <w:rPr>
          <w:rFonts w:ascii="Times New Roman" w:hAnsi="Times New Roman" w:cs="Times New Roman"/>
          <w:sz w:val="24"/>
          <w:szCs w:val="24"/>
        </w:rPr>
      </w:pPr>
    </w:p>
    <w:p w14:paraId="4DCD636C" w14:textId="77777777" w:rsidR="00C90494" w:rsidRPr="00945283" w:rsidRDefault="00C90494" w:rsidP="00C90494">
      <w:pPr>
        <w:tabs>
          <w:tab w:val="left" w:pos="3181"/>
        </w:tabs>
        <w:rPr>
          <w:rFonts w:ascii="Times New Roman" w:hAnsi="Times New Roman" w:cs="Times New Roman"/>
          <w:b/>
          <w:bCs/>
          <w:sz w:val="24"/>
          <w:szCs w:val="24"/>
        </w:rPr>
      </w:pPr>
      <w:r w:rsidRPr="00945283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7 Gambar Pulley</w:t>
      </w:r>
    </w:p>
    <w:p w14:paraId="5B6C0BFC" w14:textId="77777777" w:rsidR="00C90494" w:rsidRDefault="00C90494" w:rsidP="00C90494">
      <w:pPr>
        <w:tabs>
          <w:tab w:val="left" w:pos="3181"/>
        </w:tabs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1ABC89DD" wp14:editId="4E01B28F">
                <wp:simplePos x="0" y="0"/>
                <wp:positionH relativeFrom="column">
                  <wp:posOffset>1337130</wp:posOffset>
                </wp:positionH>
                <wp:positionV relativeFrom="paragraph">
                  <wp:posOffset>6813342</wp:posOffset>
                </wp:positionV>
                <wp:extent cx="2089785" cy="308759"/>
                <wp:effectExtent l="0" t="0" r="0" b="0"/>
                <wp:wrapNone/>
                <wp:docPr id="99" name="Text Box 9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978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20238039" w14:textId="77777777" w:rsidR="00C90494" w:rsidRPr="00945283" w:rsidRDefault="00C90494" w:rsidP="00C90494">
                            <w:pPr>
                              <w:jc w:val="center"/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Pulley Mesin Dekortikato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1ABC89DD" id="Text Box 99" o:spid="_x0000_s1044" type="#_x0000_t202" style="position:absolute;margin-left:105.3pt;margin-top:536.5pt;width:164.55pt;height:24.3pt;z-index:25167769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" filled="f" stroked="f">
                <v:textbox>
                  <w:txbxContent>
                    <w:p w14:paraId="20238039" w14:textId="77777777" w:rsidR="00C90494" w:rsidRPr="00945283" w:rsidRDefault="00C90494" w:rsidP="00C90494">
                      <w:pPr>
                        <w:jc w:val="center"/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Pulley Mesin Dekortikator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322BF888" wp14:editId="5BEA586A">
            <wp:extent cx="4899546" cy="6817184"/>
            <wp:effectExtent l="0" t="0" r="0" b="3175"/>
            <wp:docPr id="98" name="Picture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" name="Picture 98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09991" cy="68317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14B603" w14:textId="77777777" w:rsidR="00C90494" w:rsidRDefault="00C90494" w:rsidP="00C90494">
      <w:pPr>
        <w:tabs>
          <w:tab w:val="left" w:pos="2149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44976768" w14:textId="77777777" w:rsidR="00C90494" w:rsidRDefault="00C90494" w:rsidP="00C90494">
      <w:pPr>
        <w:tabs>
          <w:tab w:val="left" w:pos="2149"/>
        </w:tabs>
        <w:rPr>
          <w:rFonts w:ascii="Times New Roman" w:hAnsi="Times New Roman" w:cs="Times New Roman"/>
          <w:sz w:val="24"/>
          <w:szCs w:val="24"/>
        </w:rPr>
      </w:pPr>
    </w:p>
    <w:p w14:paraId="7F66E435" w14:textId="77777777" w:rsidR="00C90494" w:rsidRDefault="00C90494" w:rsidP="00C90494">
      <w:pPr>
        <w:tabs>
          <w:tab w:val="left" w:pos="2149"/>
        </w:tabs>
        <w:rPr>
          <w:rFonts w:ascii="Times New Roman" w:hAnsi="Times New Roman" w:cs="Times New Roman"/>
          <w:sz w:val="24"/>
          <w:szCs w:val="24"/>
        </w:rPr>
      </w:pPr>
    </w:p>
    <w:p w14:paraId="294DC6E2" w14:textId="77777777" w:rsidR="00C90494" w:rsidRDefault="00C90494" w:rsidP="00C90494">
      <w:pPr>
        <w:tabs>
          <w:tab w:val="left" w:pos="2149"/>
        </w:tabs>
        <w:rPr>
          <w:rFonts w:ascii="Times New Roman" w:hAnsi="Times New Roman" w:cs="Times New Roman"/>
          <w:b/>
          <w:bCs/>
          <w:sz w:val="24"/>
          <w:szCs w:val="24"/>
        </w:rPr>
      </w:pPr>
      <w:r w:rsidRPr="00945283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8 Lembar Hasil Pengujian</w:t>
      </w:r>
    </w:p>
    <w:p w14:paraId="27D388DF" w14:textId="77777777" w:rsidR="00C90494" w:rsidRDefault="00C90494" w:rsidP="00C90494">
      <w:pPr>
        <w:tabs>
          <w:tab w:val="left" w:pos="2149"/>
        </w:tabs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484EC0A3" wp14:editId="1040F6CC">
                <wp:simplePos x="0" y="0"/>
                <wp:positionH relativeFrom="column">
                  <wp:posOffset>1289050</wp:posOffset>
                </wp:positionH>
                <wp:positionV relativeFrom="paragraph">
                  <wp:posOffset>7178628</wp:posOffset>
                </wp:positionV>
                <wp:extent cx="2415654" cy="308759"/>
                <wp:effectExtent l="0" t="0" r="0" b="0"/>
                <wp:wrapNone/>
                <wp:docPr id="101" name="Text Box 1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15654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0E69B431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Lembar Hasil Pengujian Tari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484EC0A3" id="Text Box 101" o:spid="_x0000_s1045" type="#_x0000_t202" style="position:absolute;margin-left:101.5pt;margin-top:565.25pt;width:190.2pt;height:24.3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" filled="f" stroked="f">
                <v:textbox>
                  <w:txbxContent>
                    <w:p w14:paraId="0E69B431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Lembar Hasil Pengujian Tarik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2748B1D3" wp14:editId="2ADAAA98">
            <wp:extent cx="5039995" cy="7176770"/>
            <wp:effectExtent l="0" t="0" r="8255" b="5080"/>
            <wp:docPr id="100" name="Picture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" name="Picture 100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76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369266" w14:textId="77777777" w:rsidR="00C90494" w:rsidRDefault="00C90494" w:rsidP="00C90494">
      <w:pPr>
        <w:tabs>
          <w:tab w:val="left" w:pos="6534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3D9B4685" w14:textId="77777777" w:rsidR="00C90494" w:rsidRDefault="00C90494" w:rsidP="00C90494">
      <w:pPr>
        <w:tabs>
          <w:tab w:val="left" w:pos="6534"/>
        </w:tabs>
        <w:rPr>
          <w:rFonts w:ascii="Times New Roman" w:hAnsi="Times New Roman" w:cs="Times New Roman"/>
          <w:sz w:val="24"/>
          <w:szCs w:val="24"/>
        </w:rPr>
      </w:pPr>
    </w:p>
    <w:p w14:paraId="08ED32B6" w14:textId="77777777" w:rsidR="00C90494" w:rsidRDefault="00C90494" w:rsidP="00C90494">
      <w:pPr>
        <w:tabs>
          <w:tab w:val="left" w:pos="6534"/>
        </w:tabs>
        <w:rPr>
          <w:rFonts w:ascii="Times New Roman" w:hAnsi="Times New Roman" w:cs="Times New Roman"/>
          <w:b/>
          <w:bCs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lastRenderedPageBreak/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21CF52E0" wp14:editId="29AB240F">
                <wp:simplePos x="0" y="0"/>
                <wp:positionH relativeFrom="column">
                  <wp:posOffset>1220195</wp:posOffset>
                </wp:positionH>
                <wp:positionV relativeFrom="paragraph">
                  <wp:posOffset>7177908</wp:posOffset>
                </wp:positionV>
                <wp:extent cx="2415654" cy="308759"/>
                <wp:effectExtent l="0" t="0" r="0" b="0"/>
                <wp:wrapNone/>
                <wp:docPr id="103" name="Text Box 10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15654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13B57384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Grafik Hasil Pengujian Tari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21CF52E0" id="Text Box 103" o:spid="_x0000_s1046" type="#_x0000_t202" style="position:absolute;margin-left:96.1pt;margin-top:565.2pt;width:190.2pt;height:24.3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" filled="f" stroked="f">
                <v:textbox>
                  <w:txbxContent>
                    <w:p w14:paraId="13B57384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Grafik Hasil Pengujian Tarik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25930E45" wp14:editId="15973719">
            <wp:extent cx="4954137" cy="7176578"/>
            <wp:effectExtent l="0" t="0" r="0" b="5715"/>
            <wp:docPr id="102" name="Picture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" name="Picture 102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57717" cy="7181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BF3428" w14:textId="77777777" w:rsidR="00C90494" w:rsidRDefault="00C90494" w:rsidP="00C90494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5840934F" w14:textId="77777777" w:rsidR="00C90494" w:rsidRDefault="00C90494" w:rsidP="00C90494">
      <w:pPr>
        <w:tabs>
          <w:tab w:val="left" w:pos="3439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4060210E" w14:textId="77777777" w:rsidR="00C90494" w:rsidRDefault="00C90494" w:rsidP="00C90494">
      <w:pPr>
        <w:tabs>
          <w:tab w:val="left" w:pos="3439"/>
        </w:tabs>
        <w:rPr>
          <w:rFonts w:ascii="Times New Roman" w:hAnsi="Times New Roman" w:cs="Times New Roman"/>
          <w:sz w:val="24"/>
          <w:szCs w:val="24"/>
        </w:rPr>
      </w:pPr>
    </w:p>
    <w:p w14:paraId="42E0EA61" w14:textId="77777777" w:rsidR="00C90494" w:rsidRPr="00945283" w:rsidRDefault="00C90494" w:rsidP="00C90494">
      <w:pPr>
        <w:tabs>
          <w:tab w:val="left" w:pos="3439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lastRenderedPageBreak/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65297F3D" wp14:editId="04033A1B">
                <wp:simplePos x="0" y="0"/>
                <wp:positionH relativeFrom="column">
                  <wp:posOffset>1261489</wp:posOffset>
                </wp:positionH>
                <wp:positionV relativeFrom="paragraph">
                  <wp:posOffset>7182751</wp:posOffset>
                </wp:positionV>
                <wp:extent cx="2647665" cy="308759"/>
                <wp:effectExtent l="0" t="0" r="0" b="0"/>
                <wp:wrapNone/>
                <wp:docPr id="105" name="Text Box 1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7665" cy="30875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07E8A0D7" w14:textId="77777777" w:rsidR="00C90494" w:rsidRPr="00BD322A" w:rsidRDefault="00C90494" w:rsidP="00C9049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Lembar Hasil Pengujian Kekeras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65297F3D" id="Text Box 105" o:spid="_x0000_s1047" type="#_x0000_t202" style="position:absolute;margin-left:99.35pt;margin-top:565.55pt;width:208.5pt;height:24.3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" filled="f" stroked="f">
                <v:textbox>
                  <w:txbxContent>
                    <w:p w14:paraId="07E8A0D7" w14:textId="77777777" w:rsidR="00C90494" w:rsidRPr="00BD322A" w:rsidRDefault="00C90494" w:rsidP="00C90494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Lembar Hasil Pengujian Kekerasa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id-ID" w:eastAsia="id-ID"/>
        </w:rPr>
        <w:drawing>
          <wp:inline distT="0" distB="0" distL="0" distR="0" wp14:anchorId="0AD8C35A" wp14:editId="38CB073F">
            <wp:extent cx="5030099" cy="7176770"/>
            <wp:effectExtent l="0" t="0" r="0" b="5080"/>
            <wp:docPr id="104" name="Picture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" name="Picture 104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0099" cy="7176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8C7257" w14:textId="77777777" w:rsidR="00C90494" w:rsidRPr="00D33600" w:rsidRDefault="00C90494" w:rsidP="00C90494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9D487F0" w14:textId="77777777" w:rsidR="00086E5A" w:rsidRPr="00C90494" w:rsidRDefault="00086E5A" w:rsidP="00C90494"/>
    <w:sectPr w:rsidR="00086E5A" w:rsidRPr="00C90494" w:rsidSect="008165AE">
      <w:pgSz w:w="11906" w:h="16838" w:code="9"/>
      <w:pgMar w:top="2268" w:right="1701" w:bottom="1701" w:left="2268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56FAAB2" w14:textId="77777777" w:rsidR="00730115" w:rsidRDefault="00730115" w:rsidP="00C90494">
      <w:pPr>
        <w:spacing w:after="0" w:line="240" w:lineRule="auto"/>
      </w:pPr>
      <w:r>
        <w:separator/>
      </w:r>
    </w:p>
  </w:endnote>
  <w:endnote w:type="continuationSeparator" w:id="0">
    <w:p w14:paraId="5930CEE2" w14:textId="77777777" w:rsidR="00730115" w:rsidRDefault="00730115" w:rsidP="00C9049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3186634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5112443" w14:textId="77777777" w:rsidR="008165AE" w:rsidRDefault="0073011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57DC1">
          <w:rPr>
            <w:noProof/>
          </w:rPr>
          <w:t>85</w:t>
        </w:r>
        <w:r>
          <w:rPr>
            <w:noProof/>
          </w:rPr>
          <w:fldChar w:fldCharType="end"/>
        </w:r>
      </w:p>
    </w:sdtContent>
  </w:sdt>
  <w:p w14:paraId="5DA9048A" w14:textId="77777777" w:rsidR="008165AE" w:rsidRDefault="0073011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828AB2E" w14:textId="77777777" w:rsidR="00730115" w:rsidRDefault="00730115" w:rsidP="00C90494">
      <w:pPr>
        <w:spacing w:after="0" w:line="240" w:lineRule="auto"/>
      </w:pPr>
      <w:r>
        <w:separator/>
      </w:r>
    </w:p>
  </w:footnote>
  <w:footnote w:type="continuationSeparator" w:id="0">
    <w:p w14:paraId="0FB2A9C3" w14:textId="77777777" w:rsidR="00730115" w:rsidRDefault="00730115" w:rsidP="00C9049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8165856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FE1D486" w14:textId="77777777" w:rsidR="008165AE" w:rsidRDefault="00730115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57DC1">
          <w:rPr>
            <w:noProof/>
          </w:rPr>
          <w:t>86</w:t>
        </w:r>
        <w:r>
          <w:rPr>
            <w:noProof/>
          </w:rPr>
          <w:fldChar w:fldCharType="end"/>
        </w:r>
      </w:p>
    </w:sdtContent>
  </w:sdt>
  <w:p w14:paraId="75A3144F" w14:textId="77777777" w:rsidR="008165AE" w:rsidRDefault="0073011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90494"/>
    <w:rsid w:val="00086E5A"/>
    <w:rsid w:val="00257DC1"/>
    <w:rsid w:val="00730115"/>
    <w:rsid w:val="00916955"/>
    <w:rsid w:val="00AB6A9B"/>
    <w:rsid w:val="00C904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67DA6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9049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9049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0494"/>
  </w:style>
  <w:style w:type="paragraph" w:styleId="Footer">
    <w:name w:val="footer"/>
    <w:basedOn w:val="Normal"/>
    <w:link w:val="FooterChar"/>
    <w:uiPriority w:val="99"/>
    <w:unhideWhenUsed/>
    <w:rsid w:val="00C9049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049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9049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9049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0494"/>
  </w:style>
  <w:style w:type="paragraph" w:styleId="Footer">
    <w:name w:val="footer"/>
    <w:basedOn w:val="Normal"/>
    <w:link w:val="FooterChar"/>
    <w:uiPriority w:val="99"/>
    <w:unhideWhenUsed/>
    <w:rsid w:val="00C9049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049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" Type="http://schemas.openxmlformats.org/officeDocument/2006/relationships/settings" Target="settings.xml"/><Relationship Id="rId21" Type="http://schemas.openxmlformats.org/officeDocument/2006/relationships/image" Target="media/image13.jpg"/><Relationship Id="rId7" Type="http://schemas.openxmlformats.org/officeDocument/2006/relationships/header" Target="header1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image" Target="media/image17.jpg"/><Relationship Id="rId2" Type="http://schemas.microsoft.com/office/2007/relationships/stylesWithEffects" Target="stylesWithEffects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image" Target="media/image21.jpeg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3.jpeg"/><Relationship Id="rId24" Type="http://schemas.openxmlformats.org/officeDocument/2006/relationships/image" Target="media/image16.jpg"/><Relationship Id="rId32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image" Target="media/image20.jpeg"/><Relationship Id="rId10" Type="http://schemas.openxmlformats.org/officeDocument/2006/relationships/image" Target="media/image2.jpeg"/><Relationship Id="rId19" Type="http://schemas.openxmlformats.org/officeDocument/2006/relationships/image" Target="media/image11.jpg"/><Relationship Id="rId3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1.jpeg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jpg"/><Relationship Id="rId30" Type="http://schemas.openxmlformats.org/officeDocument/2006/relationships/image" Target="media/image2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366</Words>
  <Characters>2088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deh Lenovo</dc:creator>
  <cp:lastModifiedBy>HP062021</cp:lastModifiedBy>
  <cp:revision>2</cp:revision>
  <dcterms:created xsi:type="dcterms:W3CDTF">2023-08-24T03:58:00Z</dcterms:created>
  <dcterms:modified xsi:type="dcterms:W3CDTF">2023-08-24T03:58:00Z</dcterms:modified>
</cp:coreProperties>
</file>